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C96A50" w14:textId="77777777" w:rsidR="00F04A3C" w:rsidRDefault="008C30F7" w:rsidP="000547ED">
      <w:pPr>
        <w:pStyle w:val="Heading1"/>
      </w:pPr>
      <w:r w:rsidRPr="008C30F7">
        <w:t xml:space="preserve">Literature </w:t>
      </w:r>
      <w:r w:rsidR="000547ED">
        <w:t>R</w:t>
      </w:r>
      <w:r w:rsidRPr="008C30F7">
        <w:t>eview</w:t>
      </w:r>
    </w:p>
    <w:p w14:paraId="48003C47" w14:textId="77777777" w:rsidR="005E1A3E" w:rsidRPr="00E85C39" w:rsidRDefault="00CA76FE" w:rsidP="005E1A3E">
      <w:pPr>
        <w:pStyle w:val="Heading2"/>
        <w:rPr>
          <w:strike/>
        </w:rPr>
      </w:pPr>
      <w:r w:rsidRPr="00E85C39">
        <w:rPr>
          <w:strike/>
        </w:rPr>
        <w:t xml:space="preserve"> Biotic a-Biotic Stresses</w:t>
      </w:r>
    </w:p>
    <w:p w14:paraId="4C1558FE" w14:textId="77777777" w:rsidR="006C3DF9" w:rsidRDefault="00DA6141" w:rsidP="006C3DF9">
      <w:pPr>
        <w:pStyle w:val="Heading2"/>
      </w:pPr>
      <w:r>
        <w:t xml:space="preserve"> </w:t>
      </w:r>
      <w:r w:rsidR="006C3DF9">
        <w:t>Robotics</w:t>
      </w:r>
    </w:p>
    <w:p w14:paraId="6A03E302" w14:textId="77777777" w:rsidR="006C3DF9" w:rsidRDefault="006C3DF9" w:rsidP="006C3DF9">
      <w:pPr>
        <w:pStyle w:val="Heading3"/>
      </w:pPr>
      <w:r>
        <w:t>General Robotics</w:t>
      </w:r>
    </w:p>
    <w:p w14:paraId="3228C2A8" w14:textId="77777777" w:rsidR="00BE03E1" w:rsidRPr="00BE03E1" w:rsidRDefault="00BE03E1" w:rsidP="00B2585B">
      <w:pPr>
        <w:pStyle w:val="Heading4"/>
      </w:pPr>
      <w:r>
        <w:t>Usage of Robotics</w:t>
      </w:r>
    </w:p>
    <w:p w14:paraId="60C07554" w14:textId="77777777" w:rsidR="006C3DF9" w:rsidRDefault="006C3DF9" w:rsidP="006C3DF9">
      <w:pPr>
        <w:pStyle w:val="Heading3"/>
      </w:pPr>
      <w:r>
        <w:t>Robotics in Agriculture</w:t>
      </w:r>
    </w:p>
    <w:p w14:paraId="52621099" w14:textId="77777777" w:rsidR="004F16A2" w:rsidRPr="004F16A2" w:rsidRDefault="004F16A2" w:rsidP="00B2585B">
      <w:pPr>
        <w:pStyle w:val="Heading4"/>
      </w:pPr>
      <w:r>
        <w:t>D</w:t>
      </w:r>
      <w:r w:rsidRPr="004F16A2">
        <w:t>ifficulties</w:t>
      </w:r>
      <w:r>
        <w:t xml:space="preserve"> \ Problems of Robotics in Agriculture </w:t>
      </w:r>
    </w:p>
    <w:p w14:paraId="1723ABCE" w14:textId="77777777" w:rsidR="002A0E71" w:rsidRDefault="002A0E71" w:rsidP="00B2585B">
      <w:pPr>
        <w:pStyle w:val="Heading4"/>
      </w:pPr>
      <w:r>
        <w:t>R</w:t>
      </w:r>
      <w:r w:rsidR="004F16A2">
        <w:t>obotics in Orchard \</w:t>
      </w:r>
      <w:r>
        <w:t>Field</w:t>
      </w:r>
    </w:p>
    <w:p w14:paraId="4E82B8BB" w14:textId="77777777" w:rsidR="002A0E71" w:rsidRDefault="002A0E71" w:rsidP="00B2585B">
      <w:pPr>
        <w:pStyle w:val="Heading4"/>
      </w:pPr>
      <w:r>
        <w:t xml:space="preserve">Robotics in </w:t>
      </w:r>
      <w:r w:rsidR="006F6ADC">
        <w:t>Greenhouses</w:t>
      </w:r>
    </w:p>
    <w:p w14:paraId="07F5AEEF" w14:textId="77777777" w:rsidR="00411754" w:rsidRDefault="00411754" w:rsidP="00B2585B">
      <w:pPr>
        <w:pStyle w:val="Heading4"/>
      </w:pPr>
      <w:r>
        <w:t xml:space="preserve"> Disease </w:t>
      </w:r>
      <w:r w:rsidR="008107ED">
        <w:t>D</w:t>
      </w:r>
      <w:r>
        <w:t xml:space="preserve">etection </w:t>
      </w:r>
      <w:r w:rsidR="008107ED">
        <w:t>R</w:t>
      </w:r>
      <w:r>
        <w:t>obots</w:t>
      </w:r>
    </w:p>
    <w:p w14:paraId="7744C7DC" w14:textId="77777777" w:rsidR="00696F90" w:rsidRDefault="00F33A70" w:rsidP="00696F90">
      <w:pPr>
        <w:pStyle w:val="Heading6"/>
      </w:pPr>
      <w:r>
        <w:t>General Data</w:t>
      </w:r>
    </w:p>
    <w:p w14:paraId="24B4363D" w14:textId="77777777" w:rsidR="00696F90" w:rsidRPr="009D509D" w:rsidRDefault="00696F90" w:rsidP="00696F90">
      <w:pPr>
        <w:pStyle w:val="Heading6"/>
      </w:pPr>
      <w:r>
        <w:t>Detections Methods in Agriculture</w:t>
      </w:r>
    </w:p>
    <w:p w14:paraId="30918A9E" w14:textId="77777777" w:rsidR="00696F90" w:rsidRPr="00696F90" w:rsidRDefault="00696F90" w:rsidP="00696F90">
      <w:pPr>
        <w:pStyle w:val="Heading6"/>
        <w:rPr>
          <w:rtl/>
        </w:rPr>
      </w:pPr>
      <w:r>
        <w:t xml:space="preserve"> Weed </w:t>
      </w:r>
      <w:r w:rsidRPr="005C7EA5">
        <w:t>Disease Detection</w:t>
      </w:r>
    </w:p>
    <w:p w14:paraId="5A7F9BAD" w14:textId="77777777" w:rsidR="004A77C3" w:rsidRDefault="00836EB4" w:rsidP="007B74B3">
      <w:pPr>
        <w:pStyle w:val="Heading3"/>
      </w:pPr>
      <w:r>
        <w:rPr>
          <w:rFonts w:hint="cs"/>
          <w:rtl/>
        </w:rPr>
        <w:t xml:space="preserve"> </w:t>
      </w:r>
      <w:r w:rsidR="004A77C3">
        <w:t>Robotics Manipulators</w:t>
      </w:r>
    </w:p>
    <w:p w14:paraId="6C84123D" w14:textId="77777777" w:rsidR="000A3CB2" w:rsidRDefault="000A3CB2" w:rsidP="00B2585B">
      <w:pPr>
        <w:pStyle w:val="Heading4"/>
      </w:pPr>
      <w:r>
        <w:t>General Robotics Manipulators</w:t>
      </w:r>
    </w:p>
    <w:p w14:paraId="21BC988F" w14:textId="77777777" w:rsidR="005E1A3E" w:rsidRDefault="002D34AB" w:rsidP="007B74B3">
      <w:pPr>
        <w:pStyle w:val="Heading6"/>
      </w:pPr>
      <w:r>
        <w:t>Manipulator Components</w:t>
      </w:r>
    </w:p>
    <w:p w14:paraId="5B357D17" w14:textId="77777777" w:rsidR="002D34AB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2D34AB">
        <w:t>Links</w:t>
      </w:r>
    </w:p>
    <w:p w14:paraId="2E0CBEB6" w14:textId="77777777" w:rsidR="002D34AB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433D53">
        <w:t>Joints</w:t>
      </w:r>
      <w:r w:rsidR="00A239F2">
        <w:t>/DOF</w:t>
      </w:r>
      <w:r w:rsidR="00474CDD">
        <w:t xml:space="preserve"> – Types of joint</w:t>
      </w:r>
    </w:p>
    <w:p w14:paraId="39FD206A" w14:textId="77777777" w:rsidR="00433D53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433D53">
        <w:t xml:space="preserve">Motors and </w:t>
      </w:r>
      <w:r w:rsidR="003133DA">
        <w:t>S</w:t>
      </w:r>
      <w:r w:rsidR="00433D53">
        <w:t>ensors</w:t>
      </w:r>
      <w:r w:rsidR="00411754">
        <w:t xml:space="preserve"> (internal &amp; External</w:t>
      </w:r>
      <w:r w:rsidR="00AA7755">
        <w:t xml:space="preserve"> Sensors</w:t>
      </w:r>
      <w:r w:rsidR="00411754">
        <w:t>)</w:t>
      </w:r>
    </w:p>
    <w:p w14:paraId="3ED1433F" w14:textId="77777777" w:rsidR="003950E1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3950E1">
        <w:t>End Effector</w:t>
      </w:r>
    </w:p>
    <w:p w14:paraId="7D0D9F53" w14:textId="77777777" w:rsidR="000C21CD" w:rsidRDefault="000C21CD" w:rsidP="007B74B3">
      <w:pPr>
        <w:pStyle w:val="Heading6"/>
      </w:pPr>
      <w:r>
        <w:t>Kinematics</w:t>
      </w:r>
    </w:p>
    <w:p w14:paraId="0EA63262" w14:textId="77777777" w:rsidR="0014547A" w:rsidRDefault="000C21CD" w:rsidP="0014547A">
      <w:pPr>
        <w:pStyle w:val="Heading6"/>
        <w:numPr>
          <w:ilvl w:val="5"/>
          <w:numId w:val="10"/>
        </w:numPr>
      </w:pPr>
      <w:r>
        <w:t>DH Notations</w:t>
      </w:r>
    </w:p>
    <w:p w14:paraId="18E79D90" w14:textId="77777777" w:rsidR="00C56078" w:rsidRPr="00C56078" w:rsidRDefault="00C56078" w:rsidP="00C56078">
      <w:pPr>
        <w:pStyle w:val="Heading6"/>
        <w:numPr>
          <w:ilvl w:val="5"/>
          <w:numId w:val="10"/>
        </w:numPr>
      </w:pPr>
      <w:r>
        <w:t>URDF</w:t>
      </w:r>
    </w:p>
    <w:p w14:paraId="08946D7D" w14:textId="0F6AEF9D" w:rsidR="000C21CD" w:rsidRDefault="000C21CD" w:rsidP="007B74B3">
      <w:pPr>
        <w:pStyle w:val="Heading6"/>
        <w:numPr>
          <w:ilvl w:val="5"/>
          <w:numId w:val="10"/>
        </w:numPr>
      </w:pPr>
      <w:r>
        <w:t>Forward + Inverse + Differential + Full Kinematics</w:t>
      </w:r>
    </w:p>
    <w:p w14:paraId="14771C80" w14:textId="4293D2D6" w:rsidR="00F869CC" w:rsidRDefault="00F869CC" w:rsidP="00F869CC">
      <w:pPr>
        <w:pStyle w:val="Heading6"/>
      </w:pPr>
      <w:r>
        <w:t>Robotics indices</w:t>
      </w:r>
    </w:p>
    <w:p w14:paraId="3C0C3EF3" w14:textId="2EA7BCE9" w:rsidR="00F869CC" w:rsidRDefault="00F869CC" w:rsidP="00F869CC">
      <w:pPr>
        <w:pStyle w:val="ListParagraph"/>
        <w:numPr>
          <w:ilvl w:val="0"/>
          <w:numId w:val="11"/>
        </w:numPr>
      </w:pPr>
      <w:r>
        <w:t>Local</w:t>
      </w:r>
    </w:p>
    <w:p w14:paraId="624AC236" w14:textId="5CAB0D88" w:rsidR="00F869CC" w:rsidRDefault="00F869CC" w:rsidP="00F869CC">
      <w:pPr>
        <w:pStyle w:val="ListParagraph"/>
        <w:numPr>
          <w:ilvl w:val="0"/>
          <w:numId w:val="11"/>
        </w:numPr>
      </w:pPr>
      <w:r>
        <w:t>Global</w:t>
      </w:r>
    </w:p>
    <w:p w14:paraId="29330029" w14:textId="0B207E33" w:rsidR="00F869CC" w:rsidRPr="00F869CC" w:rsidRDefault="00F869CC" w:rsidP="00F869CC">
      <w:pPr>
        <w:pStyle w:val="ListParagraph"/>
        <w:numPr>
          <w:ilvl w:val="0"/>
          <w:numId w:val="11"/>
        </w:numPr>
      </w:pPr>
      <w:r>
        <w:t>What I choose</w:t>
      </w:r>
    </w:p>
    <w:p w14:paraId="41391586" w14:textId="77777777" w:rsidR="008C30F7" w:rsidRPr="009652C4" w:rsidRDefault="008C30F7" w:rsidP="004A77C3">
      <w:pPr>
        <w:pStyle w:val="Heading2"/>
        <w:rPr>
          <w:strike/>
        </w:rPr>
      </w:pPr>
      <w:r w:rsidRPr="009652C4">
        <w:rPr>
          <w:strike/>
        </w:rPr>
        <w:lastRenderedPageBreak/>
        <w:t>Path Planning</w:t>
      </w:r>
      <w:r w:rsidR="001105D2" w:rsidRPr="009652C4">
        <w:rPr>
          <w:strike/>
        </w:rPr>
        <w:t xml:space="preserve"> Algorith</w:t>
      </w:r>
      <w:r w:rsidR="00E611F6" w:rsidRPr="009652C4">
        <w:rPr>
          <w:strike/>
        </w:rPr>
        <w:t>ms</w:t>
      </w:r>
    </w:p>
    <w:p w14:paraId="45FB8999" w14:textId="77777777" w:rsidR="005E2867" w:rsidRDefault="005E2867" w:rsidP="005E2867">
      <w:pPr>
        <w:pStyle w:val="Heading3"/>
      </w:pPr>
      <w:r>
        <w:t>RRT</w:t>
      </w:r>
    </w:p>
    <w:p w14:paraId="5DDA9D34" w14:textId="77777777" w:rsidR="005E2867" w:rsidRDefault="005E2867" w:rsidP="005E2867">
      <w:pPr>
        <w:pStyle w:val="Heading3"/>
      </w:pPr>
      <w:r>
        <w:t>Sampling-based Motion Planning</w:t>
      </w:r>
    </w:p>
    <w:p w14:paraId="26CDBFF0" w14:textId="77777777" w:rsidR="005E2867" w:rsidRDefault="005E2867" w:rsidP="005E2867">
      <w:pPr>
        <w:pStyle w:val="Heading3"/>
      </w:pPr>
      <w:r>
        <w:t>Probabilistic Roadmaps (PRM)</w:t>
      </w:r>
    </w:p>
    <w:p w14:paraId="3E49312E" w14:textId="77777777" w:rsidR="001A0600" w:rsidRDefault="001A0600" w:rsidP="001A0600">
      <w:pPr>
        <w:pStyle w:val="Heading3"/>
      </w:pPr>
      <w:r>
        <w:t>A*</w:t>
      </w:r>
    </w:p>
    <w:p w14:paraId="18F08722" w14:textId="77777777" w:rsidR="00100A27" w:rsidRDefault="00100A27" w:rsidP="00B055A2">
      <w:pPr>
        <w:pStyle w:val="Heading2"/>
      </w:pPr>
      <w:r w:rsidRPr="009652C4">
        <w:rPr>
          <w:strike/>
        </w:rPr>
        <w:t xml:space="preserve">Path Control </w:t>
      </w:r>
      <w:r w:rsidR="001105D2" w:rsidRPr="009652C4">
        <w:rPr>
          <w:strike/>
        </w:rPr>
        <w:t>Algorithms</w:t>
      </w:r>
      <w:r w:rsidR="00733232" w:rsidRPr="009652C4">
        <w:rPr>
          <w:strike/>
        </w:rPr>
        <w:t xml:space="preserve"> &amp;</w:t>
      </w:r>
      <w:r w:rsidR="00733232">
        <w:t xml:space="preserve"> Simulation</w:t>
      </w:r>
    </w:p>
    <w:p w14:paraId="5E7CD986" w14:textId="77777777" w:rsidR="00CC6F2E" w:rsidRPr="009652C4" w:rsidRDefault="00CC6F2E" w:rsidP="00CC6F2E">
      <w:pPr>
        <w:pStyle w:val="Heading3"/>
        <w:rPr>
          <w:strike/>
        </w:rPr>
      </w:pPr>
      <w:r w:rsidRPr="009652C4">
        <w:rPr>
          <w:strike/>
        </w:rPr>
        <w:t>Path Control</w:t>
      </w:r>
    </w:p>
    <w:p w14:paraId="76B1D007" w14:textId="77777777" w:rsidR="00CC6F2E" w:rsidRDefault="00CC6F2E" w:rsidP="00B2585B">
      <w:pPr>
        <w:pStyle w:val="Heading4"/>
      </w:pPr>
      <w:r>
        <w:t xml:space="preserve">Visual </w:t>
      </w:r>
      <w:proofErr w:type="spellStart"/>
      <w:r>
        <w:t>Servoing</w:t>
      </w:r>
      <w:proofErr w:type="spellEnd"/>
    </w:p>
    <w:p w14:paraId="1E86A165" w14:textId="77777777" w:rsidR="00CC6F2E" w:rsidRDefault="00CC6F2E" w:rsidP="00B2585B">
      <w:pPr>
        <w:pStyle w:val="Heading4"/>
      </w:pPr>
    </w:p>
    <w:p w14:paraId="2DEA551E" w14:textId="77777777" w:rsidR="00CC6F2E" w:rsidRDefault="00CC6F2E" w:rsidP="00CC6F2E">
      <w:pPr>
        <w:pStyle w:val="Heading3"/>
      </w:pPr>
      <w:r>
        <w:t>Simulation</w:t>
      </w:r>
    </w:p>
    <w:p w14:paraId="11D026EF" w14:textId="77777777" w:rsidR="00CC6F2E" w:rsidRDefault="00CC6F2E" w:rsidP="00B2585B">
      <w:pPr>
        <w:pStyle w:val="Heading4"/>
      </w:pPr>
      <w:r>
        <w:t>Gazeebo</w:t>
      </w:r>
    </w:p>
    <w:p w14:paraId="797259CA" w14:textId="27673AD8" w:rsidR="00CC6F2E" w:rsidRPr="00B2585B" w:rsidRDefault="00B2585B" w:rsidP="00B2585B">
      <w:pPr>
        <w:pStyle w:val="Heading4"/>
      </w:pPr>
      <w:r w:rsidRPr="00B2585B">
        <w:t>ROS</w:t>
      </w:r>
    </w:p>
    <w:p w14:paraId="32EB98B7" w14:textId="77777777" w:rsidR="00157921" w:rsidRPr="00CB28EF" w:rsidRDefault="009652C4" w:rsidP="00B2585B">
      <w:pPr>
        <w:pStyle w:val="Heading4"/>
      </w:pPr>
      <w:r>
        <w:t>MoveIt</w:t>
      </w:r>
    </w:p>
    <w:p w14:paraId="134E618D" w14:textId="0FBD254E" w:rsidR="005C7EA5" w:rsidRDefault="000B79C1" w:rsidP="00100A27">
      <w:pPr>
        <w:pStyle w:val="Heading2"/>
      </w:pPr>
      <w:r>
        <w:t xml:space="preserve"> Optimization</w:t>
      </w:r>
    </w:p>
    <w:p w14:paraId="664CCA65" w14:textId="2C0068A6" w:rsidR="00281884" w:rsidRDefault="00281884" w:rsidP="00281884">
      <w:pPr>
        <w:pStyle w:val="Heading3"/>
      </w:pPr>
      <w:r>
        <w:t>Genetic Algorithm</w:t>
      </w:r>
    </w:p>
    <w:p w14:paraId="26BB74F5" w14:textId="37454A7E" w:rsidR="00466854" w:rsidRDefault="00466854" w:rsidP="00466854">
      <w:pPr>
        <w:pStyle w:val="Heading4"/>
      </w:pPr>
      <w:r>
        <w:t>Mutation and crossover (exploration and exploitation)</w:t>
      </w:r>
    </w:p>
    <w:p w14:paraId="412798EB" w14:textId="06310932" w:rsidR="00466854" w:rsidRPr="00466854" w:rsidRDefault="00466854" w:rsidP="00466854">
      <w:pPr>
        <w:pStyle w:val="Heading4"/>
      </w:pPr>
      <w:proofErr w:type="gramStart"/>
      <w:r>
        <w:t>elitism</w:t>
      </w:r>
      <w:bookmarkStart w:id="0" w:name="_GoBack"/>
      <w:bookmarkEnd w:id="0"/>
      <w:proofErr w:type="gramEnd"/>
    </w:p>
    <w:p w14:paraId="4101131F" w14:textId="77777777" w:rsidR="00B96164" w:rsidRDefault="00B96164" w:rsidP="00B96164">
      <w:pPr>
        <w:pStyle w:val="Heading3"/>
      </w:pPr>
      <w:r>
        <w:t>Optimization Methods</w:t>
      </w:r>
    </w:p>
    <w:p w14:paraId="61476F3E" w14:textId="77777777" w:rsidR="00CB28EF" w:rsidRDefault="00CB28EF" w:rsidP="00B2585B">
      <w:pPr>
        <w:pStyle w:val="Heading4"/>
      </w:pPr>
      <w:r>
        <w:t>MOO</w:t>
      </w:r>
    </w:p>
    <w:p w14:paraId="0C837558" w14:textId="77777777" w:rsidR="00CB28EF" w:rsidRDefault="00CB28EF" w:rsidP="00B2585B">
      <w:pPr>
        <w:pStyle w:val="Heading4"/>
      </w:pPr>
      <w:r>
        <w:t>Single</w:t>
      </w:r>
    </w:p>
    <w:p w14:paraId="2A395FF3" w14:textId="77207490" w:rsidR="00CB28EF" w:rsidRDefault="00CB28EF" w:rsidP="00B2585B">
      <w:pPr>
        <w:pStyle w:val="Heading4"/>
      </w:pPr>
      <w:r>
        <w:t>MOEA</w:t>
      </w:r>
    </w:p>
    <w:p w14:paraId="33249D64" w14:textId="1DD12619" w:rsidR="00233F4F" w:rsidRDefault="00233F4F" w:rsidP="00233F4F">
      <w:pPr>
        <w:pStyle w:val="Heading4"/>
      </w:pPr>
      <w:r>
        <w:t>S</w:t>
      </w:r>
      <w:r w:rsidRPr="00DA206F">
        <w:t>atisficing</w:t>
      </w:r>
    </w:p>
    <w:p w14:paraId="4199F272" w14:textId="41A26136" w:rsidR="00233F4F" w:rsidRPr="00233F4F" w:rsidRDefault="00233F4F" w:rsidP="00233F4F">
      <w:pPr>
        <w:pStyle w:val="Heading4"/>
      </w:pPr>
      <w:proofErr w:type="gramStart"/>
      <w:r w:rsidRPr="00233F4F">
        <w:t>set-based</w:t>
      </w:r>
      <w:proofErr w:type="gramEnd"/>
      <w:r w:rsidRPr="00233F4F">
        <w:t xml:space="preserve"> concept</w:t>
      </w:r>
    </w:p>
    <w:p w14:paraId="7622C2D8" w14:textId="77777777" w:rsidR="005C7EA5" w:rsidRDefault="000D650A" w:rsidP="000D650A">
      <w:pPr>
        <w:pStyle w:val="Heading3"/>
      </w:pPr>
      <w:r>
        <w:t>Manipulators Optimization</w:t>
      </w:r>
    </w:p>
    <w:p w14:paraId="2E99C2F1" w14:textId="77777777" w:rsidR="004A77C3" w:rsidRDefault="00B96164" w:rsidP="008A5A46">
      <w:pPr>
        <w:pStyle w:val="Heading3"/>
      </w:pPr>
      <w:r>
        <w:t>Manipulators Optimization in Agriculture</w:t>
      </w:r>
    </w:p>
    <w:p w14:paraId="5BD875BC" w14:textId="77777777" w:rsidR="008A5A46" w:rsidRPr="009652C4" w:rsidRDefault="008A5A46" w:rsidP="008A5A46">
      <w:pPr>
        <w:pStyle w:val="Heading2"/>
        <w:rPr>
          <w:strike/>
        </w:rPr>
      </w:pPr>
      <w:r w:rsidRPr="009652C4">
        <w:rPr>
          <w:strike/>
        </w:rPr>
        <w:t>Dynamics</w:t>
      </w:r>
    </w:p>
    <w:p w14:paraId="1A299380" w14:textId="77777777" w:rsidR="00F40ACB" w:rsidRDefault="00F40ACB" w:rsidP="00F40ACB">
      <w:pPr>
        <w:pStyle w:val="Heading3"/>
      </w:pPr>
      <w:r>
        <w:t>Maximum Loads</w:t>
      </w:r>
    </w:p>
    <w:p w14:paraId="480C660C" w14:textId="77777777" w:rsidR="00F40ACB" w:rsidRDefault="00F40ACB" w:rsidP="00F40ACB">
      <w:pPr>
        <w:pStyle w:val="Heading3"/>
      </w:pPr>
      <w:r>
        <w:t>Inertia Moments</w:t>
      </w:r>
    </w:p>
    <w:p w14:paraId="1EB3BE51" w14:textId="77777777" w:rsidR="00F40ACB" w:rsidRPr="00F40ACB" w:rsidRDefault="00F40ACB" w:rsidP="00F40ACB">
      <w:pPr>
        <w:pStyle w:val="Heading3"/>
      </w:pPr>
      <w:r>
        <w:t>Manipulator Reach effects on the stability of the platform</w:t>
      </w:r>
    </w:p>
    <w:p w14:paraId="7098E8BD" w14:textId="77777777" w:rsidR="00900A36" w:rsidRPr="00900A36" w:rsidRDefault="00900A36" w:rsidP="00F861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35258728" w14:textId="77777777" w:rsidR="002F0FAA" w:rsidRDefault="00900A36" w:rsidP="00900A36">
      <w:r>
        <w:fldChar w:fldCharType="end"/>
      </w:r>
    </w:p>
    <w:p w14:paraId="7BBEE3F7" w14:textId="77777777" w:rsidR="002F0FAA" w:rsidRPr="00A528C8" w:rsidRDefault="002F0FAA" w:rsidP="00DA2B37">
      <w:pPr>
        <w:jc w:val="both"/>
        <w:rPr>
          <w:b/>
          <w:bCs/>
        </w:rPr>
      </w:pPr>
    </w:p>
    <w:sectPr w:rsidR="002F0FAA" w:rsidRPr="00A528C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C3562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54D19F9"/>
    <w:multiLevelType w:val="hybridMultilevel"/>
    <w:tmpl w:val="26EA2290"/>
    <w:lvl w:ilvl="0" w:tplc="AFF26898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84017F"/>
    <w:multiLevelType w:val="multilevel"/>
    <w:tmpl w:val="2C54F36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658522B"/>
    <w:multiLevelType w:val="multilevel"/>
    <w:tmpl w:val="21C848A0"/>
    <w:lvl w:ilvl="0">
      <w:start w:val="1"/>
      <w:numFmt w:val="decimal"/>
      <w:lvlText w:val="%1."/>
      <w:lvlJc w:val="left"/>
      <w:pPr>
        <w:ind w:left="1152" w:hanging="360"/>
      </w:pPr>
    </w:lvl>
    <w:lvl w:ilvl="1">
      <w:start w:val="1"/>
      <w:numFmt w:val="decimal"/>
      <w:lvlText w:val="%1.%2."/>
      <w:lvlJc w:val="left"/>
      <w:pPr>
        <w:ind w:left="1584" w:hanging="432"/>
      </w:pPr>
    </w:lvl>
    <w:lvl w:ilvl="2">
      <w:start w:val="1"/>
      <w:numFmt w:val="decimal"/>
      <w:lvlText w:val="%1.%2.%3."/>
      <w:lvlJc w:val="left"/>
      <w:pPr>
        <w:ind w:left="2016" w:hanging="504"/>
      </w:pPr>
    </w:lvl>
    <w:lvl w:ilvl="3">
      <w:start w:val="1"/>
      <w:numFmt w:val="decimal"/>
      <w:lvlText w:val="%1.%2.%3.%4."/>
      <w:lvlJc w:val="left"/>
      <w:pPr>
        <w:ind w:left="2520" w:hanging="648"/>
      </w:pPr>
    </w:lvl>
    <w:lvl w:ilvl="4">
      <w:start w:val="1"/>
      <w:numFmt w:val="decimal"/>
      <w:lvlText w:val="%1.%2.%3.%4.%5."/>
      <w:lvlJc w:val="left"/>
      <w:pPr>
        <w:ind w:left="3024" w:hanging="792"/>
      </w:pPr>
    </w:lvl>
    <w:lvl w:ilvl="5">
      <w:start w:val="1"/>
      <w:numFmt w:val="decimal"/>
      <w:lvlText w:val="%1.%2.%3.%4.%5.%6."/>
      <w:lvlJc w:val="left"/>
      <w:pPr>
        <w:ind w:left="3528" w:hanging="936"/>
      </w:pPr>
    </w:lvl>
    <w:lvl w:ilvl="6">
      <w:start w:val="1"/>
      <w:numFmt w:val="decimal"/>
      <w:lvlText w:val="%1.%2.%3.%4.%5.%6.%7."/>
      <w:lvlJc w:val="left"/>
      <w:pPr>
        <w:ind w:left="4032" w:hanging="1080"/>
      </w:pPr>
    </w:lvl>
    <w:lvl w:ilvl="7">
      <w:start w:val="1"/>
      <w:numFmt w:val="decimal"/>
      <w:lvlText w:val="%1.%2.%3.%4.%5.%6.%7.%8."/>
      <w:lvlJc w:val="left"/>
      <w:pPr>
        <w:ind w:left="4536" w:hanging="1224"/>
      </w:pPr>
    </w:lvl>
    <w:lvl w:ilvl="8">
      <w:start w:val="1"/>
      <w:numFmt w:val="decimal"/>
      <w:lvlText w:val="%1.%2.%3.%4.%5.%6.%7.%8.%9."/>
      <w:lvlJc w:val="left"/>
      <w:pPr>
        <w:ind w:left="5112" w:hanging="1440"/>
      </w:pPr>
    </w:lvl>
  </w:abstractNum>
  <w:abstractNum w:abstractNumId="4" w15:restartNumberingAfterBreak="0">
    <w:nsid w:val="49C25CC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53DF5223"/>
    <w:multiLevelType w:val="hybridMultilevel"/>
    <w:tmpl w:val="1250E818"/>
    <w:lvl w:ilvl="0" w:tplc="3238DF0A">
      <w:numFmt w:val="bullet"/>
      <w:lvlText w:val="-"/>
      <w:lvlJc w:val="left"/>
      <w:pPr>
        <w:ind w:left="216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6" w15:restartNumberingAfterBreak="0">
    <w:nsid w:val="5A2A4023"/>
    <w:multiLevelType w:val="hybridMultilevel"/>
    <w:tmpl w:val="55168E5C"/>
    <w:lvl w:ilvl="0" w:tplc="ED9AD3A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BF9338B"/>
    <w:multiLevelType w:val="multilevel"/>
    <w:tmpl w:val="7C902FCC"/>
    <w:lvl w:ilvl="0">
      <w:start w:val="1"/>
      <w:numFmt w:val="decimal"/>
      <w:pStyle w:val="Heading1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pStyle w:val="Heading6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72FC7D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7C4D6E1C"/>
    <w:multiLevelType w:val="hybridMultilevel"/>
    <w:tmpl w:val="6F8831B2"/>
    <w:lvl w:ilvl="0" w:tplc="CB342EB6">
      <w:numFmt w:val="bullet"/>
      <w:lvlText w:val="-"/>
      <w:lvlJc w:val="left"/>
      <w:pPr>
        <w:ind w:left="720" w:hanging="360"/>
      </w:pPr>
      <w:rPr>
        <w:rFonts w:ascii="Calibri Light" w:eastAsiaTheme="majorEastAsia" w:hAnsi="Calibri Light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2"/>
  </w:num>
  <w:num w:numId="3">
    <w:abstractNumId w:val="8"/>
  </w:num>
  <w:num w:numId="4">
    <w:abstractNumId w:val="1"/>
  </w:num>
  <w:num w:numId="5">
    <w:abstractNumId w:val="4"/>
  </w:num>
  <w:num w:numId="6">
    <w:abstractNumId w:val="6"/>
  </w:num>
  <w:num w:numId="7">
    <w:abstractNumId w:val="0"/>
  </w:num>
  <w:num w:numId="8">
    <w:abstractNumId w:val="3"/>
  </w:num>
  <w:num w:numId="9">
    <w:abstractNumId w:val="2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  <w:num w:numId="10">
    <w:abstractNumId w:val="7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Q0M7CwNDI3MTAzMjNV0lEKTi0uzszPAykwqQUAcgrv1CwAAAA="/>
  </w:docVars>
  <w:rsids>
    <w:rsidRoot w:val="00F04A3C"/>
    <w:rsid w:val="000547ED"/>
    <w:rsid w:val="000A3CB2"/>
    <w:rsid w:val="000B79C1"/>
    <w:rsid w:val="000C21CD"/>
    <w:rsid w:val="000D650A"/>
    <w:rsid w:val="00100A27"/>
    <w:rsid w:val="001105D2"/>
    <w:rsid w:val="0014547A"/>
    <w:rsid w:val="00157921"/>
    <w:rsid w:val="001A0600"/>
    <w:rsid w:val="001A264B"/>
    <w:rsid w:val="00233F4F"/>
    <w:rsid w:val="00262F0A"/>
    <w:rsid w:val="00281884"/>
    <w:rsid w:val="002A0E71"/>
    <w:rsid w:val="002D34AB"/>
    <w:rsid w:val="002D771C"/>
    <w:rsid w:val="002F0FAA"/>
    <w:rsid w:val="003015E7"/>
    <w:rsid w:val="003133DA"/>
    <w:rsid w:val="003950E1"/>
    <w:rsid w:val="00411754"/>
    <w:rsid w:val="00433D53"/>
    <w:rsid w:val="00466854"/>
    <w:rsid w:val="00474CDD"/>
    <w:rsid w:val="004A0CF1"/>
    <w:rsid w:val="004A77C3"/>
    <w:rsid w:val="004D0124"/>
    <w:rsid w:val="004F16A2"/>
    <w:rsid w:val="004F370A"/>
    <w:rsid w:val="005354C8"/>
    <w:rsid w:val="005C7EA5"/>
    <w:rsid w:val="005D52EC"/>
    <w:rsid w:val="005E1A3E"/>
    <w:rsid w:val="005E2867"/>
    <w:rsid w:val="00623C99"/>
    <w:rsid w:val="00651225"/>
    <w:rsid w:val="00696F90"/>
    <w:rsid w:val="006C3DF9"/>
    <w:rsid w:val="006F6ADC"/>
    <w:rsid w:val="00716D99"/>
    <w:rsid w:val="00733232"/>
    <w:rsid w:val="00764D19"/>
    <w:rsid w:val="007B74B3"/>
    <w:rsid w:val="008076E9"/>
    <w:rsid w:val="008107ED"/>
    <w:rsid w:val="00836EB4"/>
    <w:rsid w:val="00841F27"/>
    <w:rsid w:val="00896BA8"/>
    <w:rsid w:val="008A5A46"/>
    <w:rsid w:val="008C30F7"/>
    <w:rsid w:val="008E1CAC"/>
    <w:rsid w:val="00900A36"/>
    <w:rsid w:val="009652C4"/>
    <w:rsid w:val="009C744C"/>
    <w:rsid w:val="009D509D"/>
    <w:rsid w:val="00A239F2"/>
    <w:rsid w:val="00A437FE"/>
    <w:rsid w:val="00A528C8"/>
    <w:rsid w:val="00AA7755"/>
    <w:rsid w:val="00B055A2"/>
    <w:rsid w:val="00B2585B"/>
    <w:rsid w:val="00B44D84"/>
    <w:rsid w:val="00B774FD"/>
    <w:rsid w:val="00B96164"/>
    <w:rsid w:val="00BE03E1"/>
    <w:rsid w:val="00C56078"/>
    <w:rsid w:val="00C63B57"/>
    <w:rsid w:val="00CA76FE"/>
    <w:rsid w:val="00CB28EF"/>
    <w:rsid w:val="00CC6F2E"/>
    <w:rsid w:val="00D72C85"/>
    <w:rsid w:val="00DA2B37"/>
    <w:rsid w:val="00DA6141"/>
    <w:rsid w:val="00DF2643"/>
    <w:rsid w:val="00E611F6"/>
    <w:rsid w:val="00E7397B"/>
    <w:rsid w:val="00E824CB"/>
    <w:rsid w:val="00E85C39"/>
    <w:rsid w:val="00F00E60"/>
    <w:rsid w:val="00F04A3C"/>
    <w:rsid w:val="00F3386D"/>
    <w:rsid w:val="00F33A70"/>
    <w:rsid w:val="00F34D63"/>
    <w:rsid w:val="00F40ACB"/>
    <w:rsid w:val="00F8614D"/>
    <w:rsid w:val="00F869CC"/>
    <w:rsid w:val="00F95F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A684BD"/>
  <w15:chartTrackingRefBased/>
  <w15:docId w15:val="{506F9A56-F60B-484C-A1CD-04C025A261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C30F7"/>
    <w:pPr>
      <w:keepNext/>
      <w:keepLines/>
      <w:numPr>
        <w:numId w:val="10"/>
      </w:numPr>
      <w:spacing w:after="240" w:line="240" w:lineRule="auto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8C30F7"/>
    <w:pPr>
      <w:keepNext/>
      <w:keepLines/>
      <w:numPr>
        <w:ilvl w:val="1"/>
        <w:numId w:val="10"/>
      </w:numPr>
      <w:spacing w:after="120"/>
      <w:outlineLvl w:val="1"/>
    </w:pPr>
    <w:rPr>
      <w:rFonts w:asciiTheme="majorHAnsi" w:eastAsiaTheme="majorEastAsia" w:hAnsiTheme="majorHAnsi" w:cstheme="majorBidi"/>
      <w:b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F04A3C"/>
    <w:pPr>
      <w:keepNext/>
      <w:keepLines/>
      <w:numPr>
        <w:ilvl w:val="2"/>
        <w:numId w:val="10"/>
      </w:numPr>
      <w:spacing w:before="40" w:after="0"/>
      <w:outlineLvl w:val="2"/>
    </w:pPr>
    <w:rPr>
      <w:rFonts w:asciiTheme="majorHAnsi" w:eastAsiaTheme="majorEastAsia" w:hAnsiTheme="majorHAnsi" w:cstheme="majorBidi"/>
      <w:sz w:val="24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B2585B"/>
    <w:pPr>
      <w:keepNext/>
      <w:keepLines/>
      <w:numPr>
        <w:ilvl w:val="3"/>
        <w:numId w:val="10"/>
      </w:numPr>
      <w:spacing w:before="40" w:after="0"/>
      <w:outlineLvl w:val="3"/>
    </w:pPr>
    <w:rPr>
      <w:rFonts w:asciiTheme="majorHAnsi" w:eastAsiaTheme="majorEastAsia" w:hAnsiTheme="majorHAnsi" w:cstheme="majorBidi"/>
      <w:i/>
      <w:iCs/>
    </w:rPr>
  </w:style>
  <w:style w:type="paragraph" w:styleId="Heading5">
    <w:name w:val="heading 5"/>
    <w:aliases w:val="Regular"/>
    <w:basedOn w:val="Normal"/>
    <w:next w:val="Normal"/>
    <w:link w:val="Heading5Char"/>
    <w:autoRedefine/>
    <w:uiPriority w:val="9"/>
    <w:unhideWhenUsed/>
    <w:rsid w:val="00F04A3C"/>
    <w:pPr>
      <w:keepNext/>
      <w:keepLines/>
      <w:spacing w:after="0" w:line="300" w:lineRule="auto"/>
      <w:contextualSpacing/>
      <w:outlineLvl w:val="4"/>
    </w:pPr>
    <w:rPr>
      <w:rFonts w:asciiTheme="majorHAnsi" w:eastAsiaTheme="majorEastAsia" w:hAnsiTheme="majorHAnsi" w:cstheme="majorBidi"/>
      <w:sz w:val="24"/>
    </w:rPr>
  </w:style>
  <w:style w:type="paragraph" w:styleId="Heading6">
    <w:name w:val="heading 6"/>
    <w:basedOn w:val="Normal"/>
    <w:next w:val="Normal"/>
    <w:link w:val="Heading6Char"/>
    <w:autoRedefine/>
    <w:uiPriority w:val="9"/>
    <w:unhideWhenUsed/>
    <w:qFormat/>
    <w:rsid w:val="00651225"/>
    <w:pPr>
      <w:keepNext/>
      <w:keepLines/>
      <w:numPr>
        <w:ilvl w:val="4"/>
        <w:numId w:val="10"/>
      </w:numPr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14547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04A3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04A3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8C30F7"/>
    <w:rPr>
      <w:rFonts w:asciiTheme="majorHAnsi" w:eastAsiaTheme="majorEastAsia" w:hAnsiTheme="majorHAnsi" w:cstheme="majorBidi"/>
      <w:b/>
      <w:sz w:val="32"/>
      <w:szCs w:val="32"/>
    </w:rPr>
  </w:style>
  <w:style w:type="paragraph" w:styleId="NoSpacing">
    <w:name w:val="No Spacing"/>
    <w:uiPriority w:val="1"/>
    <w:qFormat/>
    <w:rsid w:val="00F04A3C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8C30F7"/>
    <w:rPr>
      <w:rFonts w:asciiTheme="majorHAnsi" w:eastAsiaTheme="majorEastAsia" w:hAnsiTheme="majorHAnsi" w:cstheme="majorBidi"/>
      <w:b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04A3C"/>
    <w:rPr>
      <w:rFonts w:asciiTheme="majorHAnsi" w:eastAsiaTheme="majorEastAsia" w:hAnsiTheme="majorHAnsi" w:cstheme="majorBidi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4A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4A3C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F04A3C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B2585B"/>
    <w:rPr>
      <w:rFonts w:asciiTheme="majorHAnsi" w:eastAsiaTheme="majorEastAsia" w:hAnsiTheme="majorHAnsi" w:cstheme="majorBidi"/>
      <w:i/>
      <w:iCs/>
    </w:rPr>
  </w:style>
  <w:style w:type="character" w:customStyle="1" w:styleId="Heading5Char">
    <w:name w:val="Heading 5 Char"/>
    <w:aliases w:val="Regular Char"/>
    <w:basedOn w:val="DefaultParagraphFont"/>
    <w:link w:val="Heading5"/>
    <w:uiPriority w:val="9"/>
    <w:rsid w:val="00F04A3C"/>
    <w:rPr>
      <w:rFonts w:asciiTheme="majorHAnsi" w:eastAsiaTheme="majorEastAsia" w:hAnsiTheme="majorHAnsi" w:cs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651225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rsid w:val="0014547A"/>
    <w:rPr>
      <w:rFonts w:asciiTheme="majorHAnsi" w:eastAsiaTheme="majorEastAsia" w:hAnsiTheme="majorHAnsi" w:cstheme="majorBidi"/>
      <w:i/>
      <w:iCs/>
      <w:color w:val="1F4D78" w:themeColor="accent1" w:themeShade="7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8310321-024F-4432-BFD6-C605540177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10</TotalTime>
  <Pages>2</Pages>
  <Words>175</Words>
  <Characters>1004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mir Mhabary</dc:creator>
  <cp:keywords/>
  <dc:description/>
  <cp:lastModifiedBy>Tamir Mhabary</cp:lastModifiedBy>
  <cp:revision>80</cp:revision>
  <dcterms:created xsi:type="dcterms:W3CDTF">2018-12-04T15:03:00Z</dcterms:created>
  <dcterms:modified xsi:type="dcterms:W3CDTF">2020-01-29T11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d7f3308-0d04-32e4-8864-8dcb47116300</vt:lpwstr>
  </property>
  <property fmtid="{D5CDD505-2E9C-101B-9397-08002B2CF9AE}" pid="24" name="Mendeley Citation Style_1">
    <vt:lpwstr>http://www.zotero.org/styles/ieee</vt:lpwstr>
  </property>
</Properties>
</file>